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2E317C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w:t>
      </w:r>
      <w:r>
        <w:lastRenderedPageBreak/>
        <w:t xml:space="preserve">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3A3C563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746C9743" w14:textId="699DB5BC" w:rsidR="00B218FE" w:rsidRDefault="00C5532A" w:rsidP="0054108D">
      <w:r>
        <w:t>Base</w:t>
      </w:r>
      <w:r w:rsidR="00B218FE">
        <w:t xml:space="preserve">line Tailor is distributed as a zip fil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7C4B009C" w:rsidR="002F4BD7" w:rsidRDefault="002F4BD7" w:rsidP="0054108D">
      <w:r>
        <w:t xml:space="preserve">The source code for Baseline Tailor is publicly available in NIST’s “sctools” GitHub repository at </w:t>
      </w:r>
      <w:hyperlink r:id="rId9"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w:t>
      </w:r>
      <w:r w:rsidR="00100664">
        <w:lastRenderedPageBreak/>
        <w:t xml:space="preserve">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77777777" w:rsidR="00C06D09" w:rsidRDefault="00C06D09" w:rsidP="00C06D09">
      <w:pPr>
        <w:pStyle w:val="Heading2"/>
      </w:pPr>
      <w:bookmarkStart w:id="1" w:name="_Ref428958089"/>
      <w:r w:rsidRPr="008C33D6">
        <w:t>Cybersecurity Framework Browser</w:t>
      </w:r>
    </w:p>
    <w:p w14:paraId="100CB16C" w14:textId="77777777" w:rsidR="00C06D09" w:rsidRDefault="00C06D09" w:rsidP="00C06D09">
      <w:pPr>
        <w:keepNext/>
      </w:pPr>
      <w:r>
        <w:rPr>
          <w:noProof/>
        </w:rPr>
        <w:drawing>
          <wp:inline distT="0" distB="0" distL="0" distR="0" wp14:anchorId="285CC4D0" wp14:editId="09F717C3">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51FF3AA6" w14:textId="77777777" w:rsidR="00C06D09" w:rsidRDefault="00C06D09" w:rsidP="00C06D09">
      <w:pPr>
        <w:pStyle w:val="Caption"/>
      </w:pPr>
      <w:r>
        <w:t xml:space="preserve">Figure </w:t>
      </w:r>
      <w:r>
        <w:fldChar w:fldCharType="begin"/>
      </w:r>
      <w:r>
        <w:instrText xml:space="preserve"> SEQ Figure \* ARABIC </w:instrText>
      </w:r>
      <w:r>
        <w:fldChar w:fldCharType="separate"/>
      </w:r>
      <w:r>
        <w:rPr>
          <w:noProof/>
        </w:rPr>
        <w:t>8</w:t>
      </w:r>
      <w:r>
        <w:rPr>
          <w:noProof/>
        </w:rPr>
        <w:fldChar w:fldCharType="end"/>
      </w:r>
      <w:r>
        <w:t>. Framework Core subcategory referencing the IA control family.</w:t>
      </w:r>
    </w:p>
    <w:p w14:paraId="4779D7E8" w14:textId="77777777" w:rsidR="00C06D09" w:rsidRPr="00B14FE8" w:rsidRDefault="00C06D09" w:rsidP="00C06D09"/>
    <w:p w14:paraId="16D05A72" w14:textId="77777777" w:rsidR="00714BA1" w:rsidRDefault="00714BA1" w:rsidP="000A0837">
      <w:pPr>
        <w:pStyle w:val="Heading2"/>
      </w:pPr>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04E21342"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36103">
        <w:t>4.3</w:t>
      </w:r>
      <w:r w:rsidR="00836103">
        <w:fldChar w:fldCharType="end"/>
      </w:r>
      <w:r w:rsidR="00836103">
        <w:t>).</w:t>
      </w:r>
    </w:p>
    <w:p w14:paraId="462EA6AB" w14:textId="77777777" w:rsidR="007913B7" w:rsidRDefault="007913B7" w:rsidP="00E94D9C">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2" w:name="_Ref427937499"/>
      <w:r w:rsidRPr="00E94D9C">
        <w:lastRenderedPageBreak/>
        <w:t xml:space="preserve">Figure </w:t>
      </w:r>
      <w:fldSimple w:instr=" SEQ Figure \* ARABIC ">
        <w:r w:rsidR="00093F60">
          <w:rPr>
            <w:noProof/>
          </w:rPr>
          <w:t>1</w:t>
        </w:r>
      </w:fldSimple>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lastRenderedPageBreak/>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3" w:name="_Ref428890083"/>
      <w:r>
        <w:t xml:space="preserve">Figure </w:t>
      </w:r>
      <w:fldSimple w:instr=" SEQ Figure \* ARABIC ">
        <w:r w:rsidR="00093F60">
          <w:rPr>
            <w:noProof/>
          </w:rPr>
          <w:t>2</w:t>
        </w:r>
      </w:fldSimple>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4" w:name="_Ref428953381"/>
      <w:r>
        <w:t xml:space="preserve">Figure </w:t>
      </w:r>
      <w:fldSimple w:instr=" SEQ Figure \* ARABIC ">
        <w:r w:rsidR="00093F60">
          <w:rPr>
            <w:noProof/>
          </w:rPr>
          <w:t>3</w:t>
        </w:r>
      </w:fldSimple>
      <w:bookmarkEnd w:id="4"/>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5" w:name="_Ref428890189"/>
      <w:r>
        <w:t xml:space="preserve">Figure </w:t>
      </w:r>
      <w:fldSimple w:instr=" SEQ Figure \* ARABIC ">
        <w:r w:rsidR="00093F60">
          <w:rPr>
            <w:noProof/>
          </w:rPr>
          <w:t>4</w:t>
        </w:r>
      </w:fldSimple>
      <w:bookmarkEnd w:id="5"/>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w:t>
      </w:r>
      <w:r w:rsidR="00F530DC" w:rsidRPr="00F530DC">
        <w:lastRenderedPageBreak/>
        <w:t xml:space="preserve">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6" w:name="_Ref428953840"/>
      <w:r>
        <w:t xml:space="preserve">Figure </w:t>
      </w:r>
      <w:fldSimple w:instr=" SEQ Figure \* ARABIC ">
        <w:r w:rsidR="00093F60">
          <w:rPr>
            <w:noProof/>
          </w:rPr>
          <w:t>5</w:t>
        </w:r>
      </w:fldSimple>
      <w:bookmarkEnd w:id="6"/>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7" w:name="_Ref430100426"/>
      <w:r>
        <w:t xml:space="preserve">Figure </w:t>
      </w:r>
      <w:fldSimple w:instr=" SEQ Figure \* ARABIC ">
        <w:r w:rsidR="00093F60">
          <w:rPr>
            <w:noProof/>
          </w:rPr>
          <w:t>6</w:t>
        </w:r>
      </w:fldSimple>
      <w:bookmarkEnd w:id="7"/>
      <w:r>
        <w:t xml:space="preserve">. </w:t>
      </w:r>
      <w:r w:rsidRPr="00872634">
        <w:t>IA-3 Rationale and guidance text added.</w:t>
      </w:r>
    </w:p>
    <w:p w14:paraId="5AD00801" w14:textId="14F6484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t xml:space="preserve">the </w:t>
      </w:r>
      <w:r w:rsidR="00190CD3">
        <w:t xml:space="preserve">XML authoring </w:t>
      </w:r>
      <w:r>
        <w:t xml:space="preserve">application. </w:t>
      </w:r>
      <w:r>
        <w:fldChar w:fldCharType="begin"/>
      </w:r>
      <w:r>
        <w:instrText xml:space="preserve"> REF _Ref431567721 \h </w:instrText>
      </w:r>
      <w:r>
        <w:fldChar w:fldCharType="separate"/>
      </w:r>
      <w:r>
        <w:t xml:space="preserve">Figure </w:t>
      </w:r>
      <w:r>
        <w:rPr>
          <w:noProof/>
        </w:rPr>
        <w:t>7</w:t>
      </w:r>
      <w:r>
        <w:fldChar w:fldCharType="end"/>
      </w:r>
      <w:r>
        <w:t xml:space="preserve"> shows how the copy-pasted result might look.</w:t>
      </w:r>
      <w:r w:rsidR="00AC63B7">
        <w:t xml:space="preserve"> </w:t>
      </w:r>
      <w:r w:rsidR="0048232B">
        <w:t>The Baseline Tailor distribution includes XML schemas</w:t>
      </w:r>
      <w:r w:rsidR="00AC63B7">
        <w:t xml:space="preserve">Section </w:t>
      </w:r>
      <w:r w:rsidR="00AC63B7">
        <w:fldChar w:fldCharType="begin"/>
      </w:r>
      <w:r w:rsidR="00AC63B7">
        <w:instrText xml:space="preserve"> REF _Ref431395618 \r \h </w:instrText>
      </w:r>
      <w:r w:rsidR="00AC63B7">
        <w:fldChar w:fldCharType="separate"/>
      </w:r>
      <w:r w:rsidR="00AC63B7">
        <w:t>5</w:t>
      </w:r>
      <w:r w:rsidR="00AC63B7">
        <w:fldChar w:fldCharType="end"/>
      </w:r>
      <w:r w:rsidR="0048232B">
        <w:t xml:space="preserve"> discusses tools included </w:t>
      </w:r>
    </w:p>
    <w:p w14:paraId="55272D12" w14:textId="77777777" w:rsidR="00093F60" w:rsidRDefault="00093F60" w:rsidP="00093F60">
      <w:pPr>
        <w:keepNext/>
      </w:pPr>
      <w:r>
        <w:rPr>
          <w:noProof/>
        </w:rPr>
        <w:lastRenderedPageBreak/>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17">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44F0FA2D" w:rsidR="00082599" w:rsidRPr="00082599" w:rsidRDefault="00093F60" w:rsidP="00CE376D">
      <w:pPr>
        <w:pStyle w:val="Caption"/>
      </w:pPr>
      <w:bookmarkStart w:id="8" w:name="_Ref431567721"/>
      <w:r>
        <w:t xml:space="preserve">Figure </w:t>
      </w:r>
      <w:r w:rsidR="00AC69D4">
        <w:fldChar w:fldCharType="begin"/>
      </w:r>
      <w:r w:rsidR="00AC69D4">
        <w:instrText xml:space="preserve"> SEQ Figure \* ARA</w:instrText>
      </w:r>
      <w:r w:rsidR="00AC69D4">
        <w:instrText xml:space="preserve">BIC </w:instrText>
      </w:r>
      <w:r w:rsidR="00AC69D4">
        <w:fldChar w:fldCharType="separate"/>
      </w:r>
      <w:r>
        <w:rPr>
          <w:noProof/>
        </w:rPr>
        <w:t>7</w:t>
      </w:r>
      <w:r w:rsidR="00AC69D4">
        <w:rPr>
          <w:noProof/>
        </w:rPr>
        <w:fldChar w:fldCharType="end"/>
      </w:r>
      <w:bookmarkEnd w:id="8"/>
      <w:r>
        <w:t>. XML generated by Baseline Tailor after copy-pasting into a third party XML authoring software application.</w:t>
      </w:r>
    </w:p>
    <w:p w14:paraId="67575028" w14:textId="1BAAF0D7" w:rsidR="00C06D09" w:rsidRDefault="00C06D09" w:rsidP="00B14FE8">
      <w:pPr>
        <w:pStyle w:val="Heading2"/>
      </w:pPr>
      <w:bookmarkStart w:id="9" w:name="_Ref431562777"/>
      <w:r>
        <w:t>Framework Profile</w:t>
      </w:r>
    </w:p>
    <w:p w14:paraId="7BD466A4" w14:textId="77777777" w:rsidR="00B14FE8" w:rsidRDefault="00B14FE8" w:rsidP="00B14FE8">
      <w:pPr>
        <w:pStyle w:val="Heading2"/>
      </w:pPr>
      <w:r>
        <w:t>Cross References</w:t>
      </w:r>
      <w:bookmarkEnd w:id="9"/>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8">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fldSimple w:instr=" SEQ Figure \* ARABIC ">
        <w:r w:rsidR="00093F60">
          <w:rPr>
            <w:noProof/>
          </w:rPr>
          <w:t>9</w:t>
        </w:r>
      </w:fldSimple>
      <w:r>
        <w:t>. IA-3 cross references to Framework Core.</w:t>
      </w:r>
    </w:p>
    <w:p w14:paraId="7039BF5E" w14:textId="60B6D7F3" w:rsidR="00B14FE8" w:rsidRDefault="002A3F16" w:rsidP="002A3F16">
      <w:pPr>
        <w:pStyle w:val="Heading1"/>
      </w:pPr>
      <w:bookmarkStart w:id="10" w:name="_Ref431395618"/>
      <w:r>
        <w:t>XML Format</w:t>
      </w:r>
      <w:r w:rsidR="003C1581">
        <w:t>s</w:t>
      </w:r>
      <w:r>
        <w:t xml:space="preserve"> for </w:t>
      </w:r>
      <w:r w:rsidR="003C1581">
        <w:t xml:space="preserve">Framework Profiles and </w:t>
      </w:r>
      <w:r>
        <w:t>Tailored Control</w:t>
      </w:r>
      <w:bookmarkEnd w:id="10"/>
      <w:r w:rsidR="003C1581">
        <w:t>s</w:t>
      </w:r>
      <w:bookmarkStart w:id="11" w:name="_GoBack"/>
      <w:bookmarkEnd w:id="11"/>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lastRenderedPageBreak/>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C22618" w14:textId="77777777" w:rsidR="00AC69D4" w:rsidRDefault="00AC69D4" w:rsidP="007B0E77">
      <w:pPr>
        <w:spacing w:after="0" w:line="240" w:lineRule="auto"/>
      </w:pPr>
      <w:r>
        <w:separator/>
      </w:r>
    </w:p>
  </w:endnote>
  <w:endnote w:type="continuationSeparator" w:id="0">
    <w:p w14:paraId="7E8EA1C2" w14:textId="77777777" w:rsidR="00AC69D4" w:rsidRDefault="00AC69D4"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69FC1" w14:textId="77777777" w:rsidR="00D20699" w:rsidRDefault="00D20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1786262"/>
      <w:docPartObj>
        <w:docPartGallery w:val="Page Numbers (Bottom of Page)"/>
        <w:docPartUnique/>
      </w:docPartObj>
    </w:sdtPr>
    <w:sdtEndPr>
      <w:rPr>
        <w:noProof/>
      </w:rPr>
    </w:sdtEndPr>
    <w:sdtContent>
      <w:p w14:paraId="350ED04D" w14:textId="55FA51A0" w:rsidR="00D20699" w:rsidRDefault="00D20699">
        <w:pPr>
          <w:pStyle w:val="Footer"/>
          <w:jc w:val="center"/>
        </w:pPr>
        <w:r>
          <w:fldChar w:fldCharType="begin"/>
        </w:r>
        <w:r>
          <w:instrText xml:space="preserve"> PAGE   \* MERGEFORMAT </w:instrText>
        </w:r>
        <w:r>
          <w:fldChar w:fldCharType="separate"/>
        </w:r>
        <w:r w:rsidR="003C1581">
          <w:rPr>
            <w:noProof/>
          </w:rPr>
          <w:t>9</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4FB05" w14:textId="77777777" w:rsidR="00D20699" w:rsidRDefault="00D2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B42C4E" w14:textId="77777777" w:rsidR="00AC69D4" w:rsidRDefault="00AC69D4" w:rsidP="007B0E77">
      <w:pPr>
        <w:spacing w:after="0" w:line="240" w:lineRule="auto"/>
      </w:pPr>
      <w:r>
        <w:separator/>
      </w:r>
    </w:p>
  </w:footnote>
  <w:footnote w:type="continuationSeparator" w:id="0">
    <w:p w14:paraId="60D9D020" w14:textId="77777777" w:rsidR="00AC69D4" w:rsidRDefault="00AC69D4" w:rsidP="007B0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B5E0" w14:textId="77777777" w:rsidR="00D20699" w:rsidRDefault="00D206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2AB2" w14:textId="77777777" w:rsidR="00D20699" w:rsidRDefault="00D206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12F30" w14:textId="77777777" w:rsidR="00D20699" w:rsidRDefault="00D20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5"/>
  </w:num>
  <w:num w:numId="2">
    <w:abstractNumId w:val="4"/>
  </w:num>
  <w:num w:numId="3">
    <w:abstractNumId w:val="10"/>
  </w:num>
  <w:num w:numId="4">
    <w:abstractNumId w:val="6"/>
  </w:num>
  <w:num w:numId="5">
    <w:abstractNumId w:val="8"/>
  </w:num>
  <w:num w:numId="6">
    <w:abstractNumId w:val="11"/>
  </w:num>
  <w:num w:numId="7">
    <w:abstractNumId w:val="7"/>
  </w:num>
  <w:num w:numId="8">
    <w:abstractNumId w:val="2"/>
  </w:num>
  <w:num w:numId="9">
    <w:abstractNumId w:val="3"/>
  </w:num>
  <w:num w:numId="10">
    <w:abstractNumId w:val="12"/>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2F4BD7"/>
    <w:rsid w:val="00372F8B"/>
    <w:rsid w:val="00375A62"/>
    <w:rsid w:val="0039448C"/>
    <w:rsid w:val="00397EDC"/>
    <w:rsid w:val="003B0D03"/>
    <w:rsid w:val="003C1581"/>
    <w:rsid w:val="003C222D"/>
    <w:rsid w:val="003C358C"/>
    <w:rsid w:val="003C367E"/>
    <w:rsid w:val="003D2C45"/>
    <w:rsid w:val="003F4F50"/>
    <w:rsid w:val="00403247"/>
    <w:rsid w:val="004129DD"/>
    <w:rsid w:val="00432351"/>
    <w:rsid w:val="0044066D"/>
    <w:rsid w:val="00466E15"/>
    <w:rsid w:val="0048232B"/>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235EF"/>
    <w:rsid w:val="00631704"/>
    <w:rsid w:val="006772BC"/>
    <w:rsid w:val="006A5747"/>
    <w:rsid w:val="006A6AAA"/>
    <w:rsid w:val="006D1DC9"/>
    <w:rsid w:val="006F0F77"/>
    <w:rsid w:val="006F1DB9"/>
    <w:rsid w:val="006F58E0"/>
    <w:rsid w:val="00702CA5"/>
    <w:rsid w:val="00714BA1"/>
    <w:rsid w:val="007158A3"/>
    <w:rsid w:val="00723E5F"/>
    <w:rsid w:val="00735999"/>
    <w:rsid w:val="00780BE4"/>
    <w:rsid w:val="007913B7"/>
    <w:rsid w:val="00795F70"/>
    <w:rsid w:val="007A6545"/>
    <w:rsid w:val="007A7049"/>
    <w:rsid w:val="007B0E77"/>
    <w:rsid w:val="007C3D5E"/>
    <w:rsid w:val="007F078B"/>
    <w:rsid w:val="007F2121"/>
    <w:rsid w:val="007F5BB1"/>
    <w:rsid w:val="00811D08"/>
    <w:rsid w:val="008121C7"/>
    <w:rsid w:val="00835151"/>
    <w:rsid w:val="00836103"/>
    <w:rsid w:val="008463A7"/>
    <w:rsid w:val="00861476"/>
    <w:rsid w:val="0086568B"/>
    <w:rsid w:val="00867DA5"/>
    <w:rsid w:val="00881751"/>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C2358"/>
    <w:rsid w:val="00AC519C"/>
    <w:rsid w:val="00AC63B7"/>
    <w:rsid w:val="00AC69D4"/>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06D09"/>
    <w:rsid w:val="00C27BA9"/>
    <w:rsid w:val="00C32CFD"/>
    <w:rsid w:val="00C419B4"/>
    <w:rsid w:val="00C43ECB"/>
    <w:rsid w:val="00C5532A"/>
    <w:rsid w:val="00C76B6E"/>
    <w:rsid w:val="00C85638"/>
    <w:rsid w:val="00C860A5"/>
    <w:rsid w:val="00C86F90"/>
    <w:rsid w:val="00C97D6D"/>
    <w:rsid w:val="00CA4DEF"/>
    <w:rsid w:val="00CC2C79"/>
    <w:rsid w:val="00CC627F"/>
    <w:rsid w:val="00CC6DFE"/>
    <w:rsid w:val="00CC6EFE"/>
    <w:rsid w:val="00CE376D"/>
    <w:rsid w:val="00D20699"/>
    <w:rsid w:val="00D425ED"/>
    <w:rsid w:val="00D56BD1"/>
    <w:rsid w:val="00D64069"/>
    <w:rsid w:val="00DB0DDE"/>
    <w:rsid w:val="00DD3E68"/>
    <w:rsid w:val="00DE2B61"/>
    <w:rsid w:val="00E07DE0"/>
    <w:rsid w:val="00E35F29"/>
    <w:rsid w:val="00E44891"/>
    <w:rsid w:val="00E4739E"/>
    <w:rsid w:val="00E51161"/>
    <w:rsid w:val="00E60878"/>
    <w:rsid w:val="00E94D9C"/>
    <w:rsid w:val="00EA6425"/>
    <w:rsid w:val="00EE6D57"/>
    <w:rsid w:val="00EF107A"/>
    <w:rsid w:val="00F022AC"/>
    <w:rsid w:val="00F15167"/>
    <w:rsid w:val="00F1636F"/>
    <w:rsid w:val="00F32E85"/>
    <w:rsid w:val="00F43FD1"/>
    <w:rsid w:val="00F530DC"/>
    <w:rsid w:val="00F83506"/>
    <w:rsid w:val="00F85A34"/>
    <w:rsid w:val="00FB10B2"/>
    <w:rsid w:val="00FB7FB9"/>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m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usnistgov/sctools" TargetMode="Externa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4C55C-B123-47CE-8611-BD7E1566F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4</TotalTime>
  <Pages>9</Pages>
  <Words>3978</Words>
  <Characters>2267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6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67</cp:revision>
  <dcterms:created xsi:type="dcterms:W3CDTF">2015-08-21T13:32:00Z</dcterms:created>
  <dcterms:modified xsi:type="dcterms:W3CDTF">2015-11-1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